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66DECE7" w14:textId="267E7C74" w:rsidR="00764B98" w:rsidRPr="00B25E43" w:rsidRDefault="00DB6905" w:rsidP="005671F4">
      <w:pPr>
        <w:widowControl w:val="0"/>
        <w:autoSpaceDE w:val="0"/>
        <w:autoSpaceDN w:val="0"/>
        <w:adjustRightInd w:val="0"/>
        <w:spacing w:after="240" w:line="480" w:lineRule="auto"/>
        <w:ind w:left="-851" w:right="515"/>
        <w:jc w:val="both"/>
        <w:rPr>
          <w:rFonts w:ascii="Calibri" w:eastAsia="Times New Roman" w:hAnsi="Calibri" w:cs="Times New Roman"/>
          <w:b/>
          <w:lang w:val="en-US"/>
        </w:rPr>
      </w:pPr>
      <w:bookmarkStart w:id="0" w:name="_GoBack"/>
      <w:r>
        <w:rPr>
          <w:rFonts w:ascii="Calibri" w:eastAsia="Times New Roman" w:hAnsi="Calibri" w:cs="Times New Roman"/>
          <w:b/>
          <w:lang w:val="en-US"/>
        </w:rPr>
        <w:t>Supplemental</w:t>
      </w:r>
      <w:bookmarkEnd w:id="0"/>
      <w:r>
        <w:rPr>
          <w:rFonts w:ascii="Calibri" w:eastAsia="Times New Roman" w:hAnsi="Calibri" w:cs="Times New Roman"/>
          <w:b/>
          <w:lang w:val="en-US"/>
        </w:rPr>
        <w:t xml:space="preserve"> </w:t>
      </w:r>
      <w:r w:rsidR="00764B98" w:rsidRPr="00B25E43">
        <w:rPr>
          <w:rFonts w:ascii="Calibri" w:eastAsia="Times New Roman" w:hAnsi="Calibri" w:cs="Times New Roman"/>
          <w:b/>
          <w:lang w:val="en-US"/>
        </w:rPr>
        <w:t xml:space="preserve">Table 2 </w:t>
      </w:r>
      <w:r w:rsidR="005A49C4" w:rsidRPr="00B25E43">
        <w:rPr>
          <w:rFonts w:ascii="Calibri" w:eastAsia="Times New Roman" w:hAnsi="Calibri" w:cs="Times New Roman"/>
          <w:b/>
          <w:lang w:val="en-US"/>
        </w:rPr>
        <w:t xml:space="preserve">  Volatile Organic Compounds in </w:t>
      </w:r>
      <w:r w:rsidR="00E95882" w:rsidRPr="00B25E43">
        <w:rPr>
          <w:rFonts w:ascii="Calibri" w:eastAsia="Times New Roman" w:hAnsi="Calibri" w:cs="Times New Roman"/>
          <w:b/>
          <w:lang w:val="en-US"/>
        </w:rPr>
        <w:t>Acute Kidney Injury</w:t>
      </w:r>
      <w:r w:rsidR="00764B98" w:rsidRPr="00B25E43">
        <w:rPr>
          <w:rFonts w:ascii="Calibri" w:eastAsia="Times New Roman" w:hAnsi="Calibri" w:cs="Times New Roman"/>
          <w:b/>
          <w:lang w:val="en-US"/>
        </w:rPr>
        <w:t xml:space="preserve">  </w:t>
      </w:r>
    </w:p>
    <w:tbl>
      <w:tblPr>
        <w:tblStyle w:val="TableGrid"/>
        <w:tblW w:w="15735" w:type="dxa"/>
        <w:tblInd w:w="-74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67"/>
        <w:gridCol w:w="2552"/>
        <w:gridCol w:w="1418"/>
        <w:gridCol w:w="1276"/>
        <w:gridCol w:w="1275"/>
        <w:gridCol w:w="1560"/>
        <w:gridCol w:w="1701"/>
        <w:gridCol w:w="1984"/>
        <w:gridCol w:w="1559"/>
        <w:gridCol w:w="1843"/>
      </w:tblGrid>
      <w:tr w:rsidR="005671F4" w:rsidRPr="00B25E43" w14:paraId="6713978A" w14:textId="77777777" w:rsidTr="000774AD">
        <w:trPr>
          <w:trHeight w:hRule="exact" w:val="227"/>
        </w:trPr>
        <w:tc>
          <w:tcPr>
            <w:tcW w:w="567" w:type="dxa"/>
            <w:tcBorders>
              <w:top w:val="nil"/>
              <w:bottom w:val="single" w:sz="8" w:space="0" w:color="auto"/>
            </w:tcBorders>
            <w:shd w:val="clear" w:color="auto" w:fill="D9D9D9"/>
            <w:vAlign w:val="center"/>
          </w:tcPr>
          <w:p w14:paraId="622630C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15275"/>
              <w:jc w:val="both"/>
              <w:rPr>
                <w:rFonts w:ascii="Calibri" w:hAnsi="Calibri"/>
                <w:b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 xml:space="preserve">Signal </w:t>
            </w:r>
          </w:p>
        </w:tc>
        <w:tc>
          <w:tcPr>
            <w:tcW w:w="2552" w:type="dxa"/>
            <w:tcBorders>
              <w:top w:val="nil"/>
              <w:bottom w:val="single" w:sz="8" w:space="0" w:color="auto"/>
            </w:tcBorders>
            <w:shd w:val="clear" w:color="auto" w:fill="D9D9D9"/>
            <w:vAlign w:val="center"/>
          </w:tcPr>
          <w:p w14:paraId="6E29705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12866"/>
              <w:jc w:val="both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Volatile Organic Compound</w:t>
            </w:r>
          </w:p>
        </w:tc>
        <w:tc>
          <w:tcPr>
            <w:tcW w:w="1418" w:type="dxa"/>
            <w:tcBorders>
              <w:top w:val="nil"/>
              <w:bottom w:val="single" w:sz="8" w:space="0" w:color="auto"/>
            </w:tcBorders>
            <w:shd w:val="clear" w:color="auto" w:fill="D9D9D9"/>
            <w:vAlign w:val="center"/>
          </w:tcPr>
          <w:p w14:paraId="46C6DE9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12866"/>
              <w:jc w:val="both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CAS-Number</w:t>
            </w:r>
          </w:p>
        </w:tc>
        <w:tc>
          <w:tcPr>
            <w:tcW w:w="1276" w:type="dxa"/>
            <w:tcBorders>
              <w:top w:val="nil"/>
              <w:bottom w:val="single" w:sz="8" w:space="0" w:color="auto"/>
            </w:tcBorders>
            <w:shd w:val="clear" w:color="auto" w:fill="D9D9D9"/>
            <w:vAlign w:val="center"/>
          </w:tcPr>
          <w:p w14:paraId="5655465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12866"/>
              <w:jc w:val="both"/>
              <w:rPr>
                <w:rFonts w:ascii="Calibri" w:hAnsi="Calibri"/>
                <w:b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b/>
                <w:bCs/>
                <w:color w:val="000000"/>
                <w:sz w:val="14"/>
                <w:szCs w:val="14"/>
                <w:lang w:val="en-US"/>
              </w:rPr>
              <w:t>Drift-Time [V s cm</w:t>
            </w:r>
            <w:r w:rsidRPr="00B25E43">
              <w:rPr>
                <w:rFonts w:ascii="Calibri" w:hAnsi="Calibri"/>
                <w:b/>
                <w:bCs/>
                <w:color w:val="000000"/>
                <w:sz w:val="14"/>
                <w:szCs w:val="14"/>
                <w:vertAlign w:val="superscript"/>
                <w:lang w:val="en-US"/>
              </w:rPr>
              <w:t>-2</w:t>
            </w:r>
            <w:r w:rsidRPr="00B25E43">
              <w:rPr>
                <w:rFonts w:ascii="Calibri" w:hAnsi="Calibri"/>
                <w:b/>
                <w:bCs/>
                <w:color w:val="000000"/>
                <w:sz w:val="14"/>
                <w:szCs w:val="14"/>
                <w:lang w:val="en-US"/>
              </w:rPr>
              <w:t>]</w:t>
            </w:r>
          </w:p>
        </w:tc>
        <w:tc>
          <w:tcPr>
            <w:tcW w:w="1275" w:type="dxa"/>
            <w:tcBorders>
              <w:top w:val="nil"/>
              <w:bottom w:val="single" w:sz="8" w:space="0" w:color="auto"/>
            </w:tcBorders>
            <w:shd w:val="clear" w:color="auto" w:fill="D9D9D9"/>
            <w:vAlign w:val="center"/>
          </w:tcPr>
          <w:p w14:paraId="2078D73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11731"/>
              <w:jc w:val="both"/>
              <w:rPr>
                <w:rFonts w:ascii="Calibri" w:hAnsi="Calibri"/>
                <w:b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Retention-Time [s]</w:t>
            </w:r>
          </w:p>
        </w:tc>
        <w:tc>
          <w:tcPr>
            <w:tcW w:w="1560" w:type="dxa"/>
            <w:tcBorders>
              <w:top w:val="nil"/>
              <w:bottom w:val="single" w:sz="8" w:space="0" w:color="auto"/>
            </w:tcBorders>
            <w:shd w:val="clear" w:color="auto" w:fill="D9D9D9"/>
          </w:tcPr>
          <w:p w14:paraId="66EA9610" w14:textId="4305FA6A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5280"/>
              <w:jc w:val="both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Peak Area Overlapping</w:t>
            </w:r>
          </w:p>
        </w:tc>
        <w:tc>
          <w:tcPr>
            <w:tcW w:w="1701" w:type="dxa"/>
            <w:tcBorders>
              <w:top w:val="nil"/>
              <w:bottom w:val="single" w:sz="8" w:space="0" w:color="auto"/>
            </w:tcBorders>
            <w:shd w:val="clear" w:color="auto" w:fill="D9D9D9"/>
            <w:vAlign w:val="center"/>
          </w:tcPr>
          <w:p w14:paraId="56E44D3D" w14:textId="6C89360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5280"/>
              <w:jc w:val="both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Occurrance in n Patients</w:t>
            </w:r>
          </w:p>
        </w:tc>
        <w:tc>
          <w:tcPr>
            <w:tcW w:w="1984" w:type="dxa"/>
            <w:tcBorders>
              <w:top w:val="nil"/>
              <w:bottom w:val="single" w:sz="8" w:space="0" w:color="auto"/>
            </w:tcBorders>
            <w:shd w:val="clear" w:color="auto" w:fill="D9D9D9"/>
            <w:vAlign w:val="center"/>
          </w:tcPr>
          <w:p w14:paraId="0F740038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5280"/>
              <w:jc w:val="both"/>
              <w:rPr>
                <w:rFonts w:ascii="Calibri" w:hAnsi="Calibri"/>
                <w:b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Tending Course during Dialysis</w:t>
            </w:r>
          </w:p>
        </w:tc>
        <w:tc>
          <w:tcPr>
            <w:tcW w:w="1559" w:type="dxa"/>
            <w:tcBorders>
              <w:top w:val="nil"/>
              <w:bottom w:val="single" w:sz="8" w:space="0" w:color="auto"/>
            </w:tcBorders>
            <w:shd w:val="clear" w:color="auto" w:fill="D9D9D9"/>
            <w:vAlign w:val="center"/>
          </w:tcPr>
          <w:p w14:paraId="70391CC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1950"/>
              <w:jc w:val="both"/>
              <w:rPr>
                <w:rFonts w:asciiTheme="majorHAnsi" w:hAnsiTheme="majorHAnsi"/>
                <w:b/>
                <w:bCs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b/>
                <w:bCs/>
                <w:color w:val="000000"/>
                <w:sz w:val="14"/>
                <w:szCs w:val="14"/>
              </w:rPr>
              <w:t>VOC Intensity AKI [mV]</w:t>
            </w:r>
          </w:p>
        </w:tc>
        <w:tc>
          <w:tcPr>
            <w:tcW w:w="1843" w:type="dxa"/>
            <w:tcBorders>
              <w:top w:val="nil"/>
              <w:bottom w:val="single" w:sz="8" w:space="0" w:color="auto"/>
            </w:tcBorders>
            <w:shd w:val="clear" w:color="auto" w:fill="D9D9D9"/>
            <w:vAlign w:val="center"/>
          </w:tcPr>
          <w:p w14:paraId="5A115C6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1950"/>
              <w:jc w:val="both"/>
              <w:rPr>
                <w:rFonts w:asciiTheme="majorHAnsi" w:hAnsiTheme="majorHAnsi"/>
                <w:b/>
                <w:bCs/>
                <w:color w:val="000000"/>
                <w:sz w:val="14"/>
                <w:szCs w:val="14"/>
                <w:vertAlign w:val="superscript"/>
              </w:rPr>
            </w:pPr>
            <w:r w:rsidRPr="00B25E43">
              <w:rPr>
                <w:rFonts w:asciiTheme="majorHAnsi" w:hAnsiTheme="majorHAnsi"/>
                <w:b/>
                <w:bCs/>
                <w:color w:val="000000"/>
                <w:sz w:val="14"/>
                <w:szCs w:val="14"/>
              </w:rPr>
              <w:t xml:space="preserve">VOC Intensity Control [mV] </w:t>
            </w:r>
            <w:r w:rsidRPr="00B25E43">
              <w:rPr>
                <w:rFonts w:asciiTheme="majorHAnsi" w:hAnsiTheme="majorHAnsi"/>
                <w:b/>
                <w:bCs/>
                <w:color w:val="000000"/>
                <w:sz w:val="14"/>
                <w:szCs w:val="14"/>
                <w:vertAlign w:val="superscript"/>
              </w:rPr>
              <w:t>§</w:t>
            </w:r>
          </w:p>
        </w:tc>
      </w:tr>
      <w:tr w:rsidR="005671F4" w:rsidRPr="00B25E43" w14:paraId="778044A9" w14:textId="77777777" w:rsidTr="000774AD">
        <w:trPr>
          <w:trHeight w:hRule="exact" w:val="227"/>
        </w:trPr>
        <w:tc>
          <w:tcPr>
            <w:tcW w:w="567" w:type="dxa"/>
            <w:tcBorders>
              <w:top w:val="single" w:sz="8" w:space="0" w:color="auto"/>
            </w:tcBorders>
            <w:shd w:val="clear" w:color="auto" w:fill="F3F3F3"/>
            <w:vAlign w:val="center"/>
          </w:tcPr>
          <w:p w14:paraId="75A9701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</w:t>
            </w:r>
          </w:p>
        </w:tc>
        <w:tc>
          <w:tcPr>
            <w:tcW w:w="2552" w:type="dxa"/>
            <w:tcBorders>
              <w:top w:val="single" w:sz="8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003DC58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Acetone (Monomer)</w:t>
            </w:r>
          </w:p>
        </w:tc>
        <w:tc>
          <w:tcPr>
            <w:tcW w:w="1418" w:type="dxa"/>
            <w:tcBorders>
              <w:top w:val="single" w:sz="8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5CCE7A5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7-64-1</w:t>
            </w:r>
          </w:p>
        </w:tc>
        <w:tc>
          <w:tcPr>
            <w:tcW w:w="1276" w:type="dxa"/>
            <w:tcBorders>
              <w:top w:val="single" w:sz="8" w:space="0" w:color="auto"/>
            </w:tcBorders>
            <w:shd w:val="clear" w:color="auto" w:fill="F3F3F3"/>
            <w:vAlign w:val="center"/>
          </w:tcPr>
          <w:p w14:paraId="783765D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495</w:t>
            </w:r>
          </w:p>
        </w:tc>
        <w:tc>
          <w:tcPr>
            <w:tcW w:w="1275" w:type="dxa"/>
            <w:tcBorders>
              <w:top w:val="single" w:sz="8" w:space="0" w:color="auto"/>
            </w:tcBorders>
            <w:shd w:val="clear" w:color="auto" w:fill="F3F3F3"/>
            <w:vAlign w:val="center"/>
          </w:tcPr>
          <w:p w14:paraId="0049FCD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.4</w:t>
            </w:r>
          </w:p>
        </w:tc>
        <w:tc>
          <w:tcPr>
            <w:tcW w:w="1560" w:type="dxa"/>
            <w:tcBorders>
              <w:top w:val="single" w:sz="8" w:space="0" w:color="auto"/>
            </w:tcBorders>
            <w:shd w:val="clear" w:color="auto" w:fill="F3F3F3"/>
          </w:tcPr>
          <w:p w14:paraId="1FBD55E3" w14:textId="53F74A00" w:rsidR="000178C7" w:rsidRPr="00B25E43" w:rsidRDefault="009F790A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1%</w:t>
            </w:r>
          </w:p>
        </w:tc>
        <w:tc>
          <w:tcPr>
            <w:tcW w:w="1701" w:type="dxa"/>
            <w:tcBorders>
              <w:top w:val="single" w:sz="8" w:space="0" w:color="auto"/>
            </w:tcBorders>
            <w:shd w:val="clear" w:color="auto" w:fill="F3F3F3"/>
            <w:vAlign w:val="center"/>
          </w:tcPr>
          <w:p w14:paraId="3175659A" w14:textId="508BD6D4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9</w:t>
            </w:r>
          </w:p>
        </w:tc>
        <w:tc>
          <w:tcPr>
            <w:tcW w:w="1984" w:type="dxa"/>
            <w:tcBorders>
              <w:top w:val="single" w:sz="8" w:space="0" w:color="auto"/>
            </w:tcBorders>
            <w:shd w:val="clear" w:color="auto" w:fill="F3F3F3"/>
            <w:vAlign w:val="center"/>
          </w:tcPr>
          <w:p w14:paraId="7FC77FD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tcBorders>
              <w:top w:val="single" w:sz="8" w:space="0" w:color="auto"/>
            </w:tcBorders>
            <w:shd w:val="clear" w:color="auto" w:fill="F3F3F3"/>
            <w:vAlign w:val="center"/>
          </w:tcPr>
          <w:p w14:paraId="23803A7E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802"/>
              <w:jc w:val="both"/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101 (46-165) </w:t>
            </w:r>
          </w:p>
        </w:tc>
        <w:tc>
          <w:tcPr>
            <w:tcW w:w="1843" w:type="dxa"/>
            <w:tcBorders>
              <w:top w:val="single" w:sz="8" w:space="0" w:color="auto"/>
            </w:tcBorders>
            <w:shd w:val="clear" w:color="auto" w:fill="F3F3F3"/>
            <w:vAlign w:val="center"/>
          </w:tcPr>
          <w:p w14:paraId="0950B018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802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51 (126-221)</w:t>
            </w:r>
          </w:p>
        </w:tc>
      </w:tr>
      <w:tr w:rsidR="005671F4" w:rsidRPr="00B25E43" w14:paraId="7CCE6D1F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0ED6ED3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665777D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Acetone (Di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449DBF5C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7-64-1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72C30C1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44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3FB43FE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.4</w:t>
            </w:r>
          </w:p>
        </w:tc>
        <w:tc>
          <w:tcPr>
            <w:tcW w:w="1560" w:type="dxa"/>
            <w:shd w:val="clear" w:color="auto" w:fill="F3F3F3"/>
          </w:tcPr>
          <w:p w14:paraId="0DE0ABFF" w14:textId="253F8E15" w:rsidR="000178C7" w:rsidRPr="00B25E43" w:rsidRDefault="00AE6D9B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6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010531F5" w14:textId="3D94BB42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3F5A22B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7FF2FF2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76 (41-205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 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2834633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35 (27-69)</w:t>
            </w:r>
          </w:p>
        </w:tc>
      </w:tr>
      <w:tr w:rsidR="005671F4" w:rsidRPr="00B25E43" w14:paraId="107969B8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163D370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457599B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Acetophenone (Mono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4B96802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98-86-2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67BE67D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8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0EA2E55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9.3</w:t>
            </w:r>
          </w:p>
        </w:tc>
        <w:tc>
          <w:tcPr>
            <w:tcW w:w="1560" w:type="dxa"/>
            <w:shd w:val="clear" w:color="auto" w:fill="F3F3F3"/>
          </w:tcPr>
          <w:p w14:paraId="62BAFD2C" w14:textId="4304B070" w:rsidR="000178C7" w:rsidRPr="00B25E43" w:rsidRDefault="004A17CF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5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1A444D70" w14:textId="7F330104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9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495B829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56AD26C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9 (7-10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4BB5974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5 (4-6)</w:t>
            </w:r>
          </w:p>
        </w:tc>
      </w:tr>
      <w:tr w:rsidR="005671F4" w:rsidRPr="00B25E43" w14:paraId="2575B0AF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1CD9730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5D1F0D24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alpha-Pinene (Di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0B47F50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80-56-8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628EA91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46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15F991A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5.2</w:t>
            </w:r>
          </w:p>
        </w:tc>
        <w:tc>
          <w:tcPr>
            <w:tcW w:w="1560" w:type="dxa"/>
            <w:shd w:val="clear" w:color="auto" w:fill="F3F3F3"/>
          </w:tcPr>
          <w:p w14:paraId="2C05FB03" w14:textId="13974FB6" w:rsidR="000178C7" w:rsidRPr="00B25E43" w:rsidRDefault="0068300D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2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22557349" w14:textId="3A8F719A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5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4334732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4E32DC3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7 (0-15)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1036E82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7 (0-11)</w:t>
            </w:r>
          </w:p>
        </w:tc>
      </w:tr>
      <w:tr w:rsidR="005671F4" w:rsidRPr="00B25E43" w14:paraId="7891D8ED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2F07F51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5F52C3E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Benzaldehyde (Mono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05317BF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00-52-7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566E45F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62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5F7E0EC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.5</w:t>
            </w:r>
          </w:p>
        </w:tc>
        <w:tc>
          <w:tcPr>
            <w:tcW w:w="1560" w:type="dxa"/>
            <w:shd w:val="clear" w:color="auto" w:fill="F3F3F3"/>
          </w:tcPr>
          <w:p w14:paraId="2477175D" w14:textId="2ED9A447" w:rsidR="000178C7" w:rsidRPr="00B25E43" w:rsidRDefault="0068300D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9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02090B03" w14:textId="7C7B624D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2FF8201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5CF426C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2 (9-15)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1D80FDB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4 (11-19)</w:t>
            </w:r>
          </w:p>
        </w:tc>
      </w:tr>
      <w:tr w:rsidR="005671F4" w:rsidRPr="00B25E43" w14:paraId="544C8F2F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0E3BE394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A96526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Butanal (Mono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63E3DE48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23-72-8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37D3581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79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41E6F4F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.5</w:t>
            </w:r>
          </w:p>
        </w:tc>
        <w:tc>
          <w:tcPr>
            <w:tcW w:w="1560" w:type="dxa"/>
            <w:shd w:val="clear" w:color="auto" w:fill="F3F3F3"/>
          </w:tcPr>
          <w:p w14:paraId="229F71E8" w14:textId="548EEECF" w:rsidR="000178C7" w:rsidRPr="00B25E43" w:rsidRDefault="000543BC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1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5451AC88" w14:textId="07C81A23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5C54CBB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3C177A4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39 (22-72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6BB9DC7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4 (9-19)</w:t>
            </w:r>
          </w:p>
        </w:tc>
      </w:tr>
      <w:tr w:rsidR="005671F4" w:rsidRPr="00B25E43" w14:paraId="1A24EF99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181DEDF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7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4F3E17A8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Butanal (Di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1C1E717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23-72-8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56F35EC8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27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5188113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.5</w:t>
            </w:r>
          </w:p>
        </w:tc>
        <w:tc>
          <w:tcPr>
            <w:tcW w:w="1560" w:type="dxa"/>
            <w:shd w:val="clear" w:color="auto" w:fill="F3F3F3"/>
          </w:tcPr>
          <w:p w14:paraId="3BD71657" w14:textId="14E5A43E" w:rsidR="000178C7" w:rsidRPr="00B25E43" w:rsidRDefault="0004112F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1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6C098721" w14:textId="59E185CE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4491EB8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2D04B11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36 (16-53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2809C70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9 (7-21)</w:t>
            </w:r>
          </w:p>
        </w:tc>
      </w:tr>
      <w:tr w:rsidR="005671F4" w:rsidRPr="00B25E43" w14:paraId="51DC2E82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16087FD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8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5F1C80D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,3-Butandiol (Mono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6386B07C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13-85-9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412D67B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71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05F12CE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4.7</w:t>
            </w:r>
          </w:p>
        </w:tc>
        <w:tc>
          <w:tcPr>
            <w:tcW w:w="1560" w:type="dxa"/>
            <w:shd w:val="clear" w:color="auto" w:fill="F3F3F3"/>
          </w:tcPr>
          <w:p w14:paraId="795EC63A" w14:textId="6E80033E" w:rsidR="000178C7" w:rsidRPr="00B25E43" w:rsidRDefault="0068300D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81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10537335" w14:textId="4580CDAA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6C7765F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3B8F609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13 (9-18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0678583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8 (6-11)</w:t>
            </w:r>
          </w:p>
        </w:tc>
      </w:tr>
      <w:tr w:rsidR="005671F4" w:rsidRPr="00B25E43" w14:paraId="4FF564A8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06F121D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9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6BAC3588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-Butanol (Mono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488E88FC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71-36-3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1F29F8A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77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2834CEA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.1</w:t>
            </w:r>
          </w:p>
        </w:tc>
        <w:tc>
          <w:tcPr>
            <w:tcW w:w="1560" w:type="dxa"/>
            <w:shd w:val="clear" w:color="auto" w:fill="F3F3F3"/>
          </w:tcPr>
          <w:p w14:paraId="2415FD60" w14:textId="01261BD4" w:rsidR="000178C7" w:rsidRPr="00B25E43" w:rsidRDefault="008129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3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0CE78D32" w14:textId="43E7863F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2A206C1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38DE84CB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39 (27-45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4B99379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9 (7-14)</w:t>
            </w:r>
          </w:p>
        </w:tc>
      </w:tr>
      <w:tr w:rsidR="005671F4" w:rsidRPr="00B25E43" w14:paraId="487C4334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1423569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0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ABE160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-Butanol (Di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5960F53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71-36-3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77AB5E6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84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045143B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.1</w:t>
            </w:r>
          </w:p>
        </w:tc>
        <w:tc>
          <w:tcPr>
            <w:tcW w:w="1560" w:type="dxa"/>
            <w:shd w:val="clear" w:color="auto" w:fill="F3F3F3"/>
          </w:tcPr>
          <w:p w14:paraId="4D89CE22" w14:textId="40095E5B" w:rsidR="000178C7" w:rsidRPr="00B25E43" w:rsidRDefault="0068300D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5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3C9FF3F0" w14:textId="7AA60138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7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5F5E0EF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3670C5D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7 (4-11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1F63889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n.d.</w:t>
            </w:r>
          </w:p>
        </w:tc>
      </w:tr>
      <w:tr w:rsidR="005671F4" w:rsidRPr="00B25E43" w14:paraId="44F65C08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622AF1C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1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489B7C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Butanone (Mono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525D3E3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78-93-3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5E299348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21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7C042B4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.9</w:t>
            </w:r>
          </w:p>
        </w:tc>
        <w:tc>
          <w:tcPr>
            <w:tcW w:w="1560" w:type="dxa"/>
            <w:shd w:val="clear" w:color="auto" w:fill="F3F3F3"/>
          </w:tcPr>
          <w:p w14:paraId="6C8E3D4C" w14:textId="19B37B92" w:rsidR="000178C7" w:rsidRPr="00B25E43" w:rsidRDefault="00965EE1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4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46FD9292" w14:textId="3AB5D3E1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08ECB90B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7C8391D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24 (17-48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5E7EE3C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1 (8-16)</w:t>
            </w:r>
          </w:p>
        </w:tc>
      </w:tr>
      <w:tr w:rsidR="005671F4" w:rsidRPr="00B25E43" w14:paraId="7553E36D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3A3584F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2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323A93FB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Butanone (Di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0C4BCA0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78-93-3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5291E06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08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4159DCC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.9</w:t>
            </w:r>
          </w:p>
        </w:tc>
        <w:tc>
          <w:tcPr>
            <w:tcW w:w="1560" w:type="dxa"/>
            <w:shd w:val="clear" w:color="auto" w:fill="F3F3F3"/>
          </w:tcPr>
          <w:p w14:paraId="4F044C43" w14:textId="0383F227" w:rsidR="000178C7" w:rsidRPr="00B25E43" w:rsidRDefault="00250EE1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00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2F779B94" w14:textId="27D26F4B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1A985C14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6211208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21 (13-36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 xml:space="preserve"># 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461A2D9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0 (8-13)</w:t>
            </w:r>
          </w:p>
        </w:tc>
      </w:tr>
      <w:tr w:rsidR="005671F4" w:rsidRPr="00B25E43" w14:paraId="25C61823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2E48CA2E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3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39810AAC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(+)Camphene (Mono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68338A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79-92-5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13216C8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93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044C8B2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7.7</w:t>
            </w:r>
          </w:p>
        </w:tc>
        <w:tc>
          <w:tcPr>
            <w:tcW w:w="1560" w:type="dxa"/>
            <w:shd w:val="clear" w:color="auto" w:fill="F3F3F3"/>
          </w:tcPr>
          <w:p w14:paraId="458F75AA" w14:textId="77ED7245" w:rsidR="000178C7" w:rsidRPr="00B25E43" w:rsidRDefault="00250EE1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6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0782F511" w14:textId="72EE9322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9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460052DC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157798EB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0 (7-13)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28321E6E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8 (7-13)</w:t>
            </w:r>
          </w:p>
        </w:tc>
      </w:tr>
      <w:tr w:rsidR="005671F4" w:rsidRPr="00B25E43" w14:paraId="2DC852D4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3B98B6B4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4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6CA5F5D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 xml:space="preserve">Camphor (Monomer) 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35D66E1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 xml:space="preserve">76-22-2 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7E4A286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59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7DFD765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6.5</w:t>
            </w:r>
          </w:p>
        </w:tc>
        <w:tc>
          <w:tcPr>
            <w:tcW w:w="1560" w:type="dxa"/>
            <w:shd w:val="clear" w:color="auto" w:fill="F3F3F3"/>
          </w:tcPr>
          <w:p w14:paraId="7951CFAA" w14:textId="7B81D77A" w:rsidR="000178C7" w:rsidRPr="00B25E43" w:rsidRDefault="0091731D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0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7FB125E4" w14:textId="2BA1CD68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5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4A0790A4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1F44C45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0 (5-18)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2C2BF7A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2 (2-15)</w:t>
            </w:r>
          </w:p>
        </w:tc>
      </w:tr>
      <w:tr w:rsidR="005671F4" w:rsidRPr="00B25E43" w14:paraId="1BD8BD7E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791E595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5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1C56660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(+)3-Carene (Mono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3993F088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98-15-7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7B7F65C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94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61704AF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5.0</w:t>
            </w:r>
          </w:p>
        </w:tc>
        <w:tc>
          <w:tcPr>
            <w:tcW w:w="1560" w:type="dxa"/>
            <w:shd w:val="clear" w:color="auto" w:fill="F3F3F3"/>
          </w:tcPr>
          <w:p w14:paraId="47EAD733" w14:textId="13482256" w:rsidR="000178C7" w:rsidRPr="00B25E43" w:rsidRDefault="00CA6561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77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2BFA1266" w14:textId="5298B880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3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33A08CE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314A361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5 (0-8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 xml:space="preserve"># 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0709BE5E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 n.d.</w:t>
            </w:r>
          </w:p>
        </w:tc>
      </w:tr>
      <w:tr w:rsidR="005671F4" w:rsidRPr="00B25E43" w14:paraId="2E1B2FFA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64EA5E1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6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0E2897F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yclohexanol (Mono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465A78A8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08-93-0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17D3990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11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2BA26CC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0.8</w:t>
            </w:r>
          </w:p>
        </w:tc>
        <w:tc>
          <w:tcPr>
            <w:tcW w:w="1560" w:type="dxa"/>
            <w:shd w:val="clear" w:color="auto" w:fill="F3F3F3"/>
          </w:tcPr>
          <w:p w14:paraId="3B397586" w14:textId="41E05FDF" w:rsidR="000178C7" w:rsidRPr="00B25E43" w:rsidRDefault="005056A9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  <w:vertAlign w:val="superscript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 xml:space="preserve">100% </w:t>
            </w:r>
            <w:r w:rsidRPr="00B25E43">
              <w:rPr>
                <w:rFonts w:ascii="Calibri" w:hAnsi="Calibri"/>
                <w:color w:val="000000"/>
                <w:sz w:val="14"/>
                <w:szCs w:val="14"/>
                <w:vertAlign w:val="superscript"/>
              </w:rPr>
              <w:t>$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1133A97F" w14:textId="174E8B0F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05FA1E2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67631CF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23 (19-38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605B6AC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2 (10-16)</w:t>
            </w:r>
          </w:p>
        </w:tc>
      </w:tr>
      <w:tr w:rsidR="005671F4" w:rsidRPr="00B25E43" w14:paraId="531D7827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640C56B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7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4866D27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yclohexanone (Mono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BA4027B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08-94-1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4E0002D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63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71791FD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2.6</w:t>
            </w:r>
          </w:p>
        </w:tc>
        <w:tc>
          <w:tcPr>
            <w:tcW w:w="1560" w:type="dxa"/>
            <w:shd w:val="clear" w:color="auto" w:fill="F3F3F3"/>
          </w:tcPr>
          <w:p w14:paraId="0D11D3B6" w14:textId="15985BA5" w:rsidR="000178C7" w:rsidRPr="00B25E43" w:rsidRDefault="00965EE1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5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4EC71DA6" w14:textId="265E5C90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47C9391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0DA0857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55 (133-201)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622C289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68 (39-128)</w:t>
            </w:r>
          </w:p>
        </w:tc>
      </w:tr>
      <w:tr w:rsidR="005671F4" w:rsidRPr="00B25E43" w14:paraId="1499E962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2C97477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8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429D44CC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yclohexanone (Di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665122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08-94-1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0E7696C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71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7681EDC8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2.6</w:t>
            </w:r>
          </w:p>
        </w:tc>
        <w:tc>
          <w:tcPr>
            <w:tcW w:w="1560" w:type="dxa"/>
            <w:shd w:val="clear" w:color="auto" w:fill="F3F3F3"/>
          </w:tcPr>
          <w:p w14:paraId="41590DE6" w14:textId="57CAC3E1" w:rsidR="000178C7" w:rsidRPr="00B25E43" w:rsidRDefault="005056A9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4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718C0E09" w14:textId="7FF3A6F5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25035D3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0D1AE64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103 (50-147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5C005A6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53 (25-89)</w:t>
            </w:r>
          </w:p>
        </w:tc>
      </w:tr>
      <w:tr w:rsidR="005671F4" w:rsidRPr="00B25E43" w14:paraId="0B4B7A90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6F9B09A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9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9CE163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imethyldisulfide (Mono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6237585B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24-92-0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0045782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493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041E07AB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.6</w:t>
            </w:r>
          </w:p>
        </w:tc>
        <w:tc>
          <w:tcPr>
            <w:tcW w:w="1560" w:type="dxa"/>
            <w:shd w:val="clear" w:color="auto" w:fill="F3F3F3"/>
          </w:tcPr>
          <w:p w14:paraId="41079FAD" w14:textId="0C34901A" w:rsidR="000178C7" w:rsidRPr="00B25E43" w:rsidRDefault="00EA57A1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00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0F18ECC3" w14:textId="10770501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4A3FBB2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09FCD288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251 (186-277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43255C1C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58 (123-230)</w:t>
            </w:r>
          </w:p>
        </w:tc>
      </w:tr>
      <w:tr w:rsidR="005671F4" w:rsidRPr="00B25E43" w14:paraId="2FFE758F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69A9985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A470E8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-Ethyl-1-Hexanol (Mono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0304928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04-76-7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617718B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94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30FB269B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2.5</w:t>
            </w:r>
          </w:p>
        </w:tc>
        <w:tc>
          <w:tcPr>
            <w:tcW w:w="1560" w:type="dxa"/>
            <w:shd w:val="clear" w:color="auto" w:fill="F3F3F3"/>
          </w:tcPr>
          <w:p w14:paraId="0867C8FA" w14:textId="18C96EB9" w:rsidR="000178C7" w:rsidRPr="00B25E43" w:rsidRDefault="005056A9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6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2E04CCCB" w14:textId="5C857F0C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0931625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469647D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18 (14-24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0E500C8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2 (8-15)</w:t>
            </w:r>
          </w:p>
        </w:tc>
      </w:tr>
      <w:tr w:rsidR="005671F4" w:rsidRPr="00B25E43" w14:paraId="6CBBB1E5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4FF0BDD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1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61B011E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-Ethyltoluol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3AACF17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22-96-8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17B739F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96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6B36ADBC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8.9</w:t>
            </w:r>
          </w:p>
        </w:tc>
        <w:tc>
          <w:tcPr>
            <w:tcW w:w="1560" w:type="dxa"/>
            <w:shd w:val="clear" w:color="auto" w:fill="F3F3F3"/>
          </w:tcPr>
          <w:p w14:paraId="6015EF3E" w14:textId="5159F5F6" w:rsidR="000178C7" w:rsidRPr="00B25E43" w:rsidRDefault="00CA6561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5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2BB407AC" w14:textId="1095DB9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9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34972D6C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26B65D34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11 (7-16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</w:tcPr>
          <w:p w14:paraId="3D226CFB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n.d.</w:t>
            </w:r>
          </w:p>
        </w:tc>
      </w:tr>
      <w:tr w:rsidR="005671F4" w:rsidRPr="00B25E43" w14:paraId="7CB7D622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77A4A0C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2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01B9564E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Heptanal (Di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3E30979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11-71-7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69358BD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823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4641FF0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2.7</w:t>
            </w:r>
          </w:p>
        </w:tc>
        <w:tc>
          <w:tcPr>
            <w:tcW w:w="1560" w:type="dxa"/>
            <w:shd w:val="clear" w:color="auto" w:fill="F3F3F3"/>
          </w:tcPr>
          <w:p w14:paraId="3300903B" w14:textId="02A97CD6" w:rsidR="000178C7" w:rsidRPr="00B25E43" w:rsidRDefault="005056A9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9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6CE2C162" w14:textId="448810FD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5221ABC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70C725B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11 (7-16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</w:tcPr>
          <w:p w14:paraId="22FDC694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n.d.</w:t>
            </w:r>
          </w:p>
        </w:tc>
      </w:tr>
      <w:tr w:rsidR="005671F4" w:rsidRPr="00B25E43" w14:paraId="2A7A2C6B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339EC34C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3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6CB718A4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-Heptanone (Di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47394A3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06-35-4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7BE0AC3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775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753AC4F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1.9</w:t>
            </w:r>
          </w:p>
        </w:tc>
        <w:tc>
          <w:tcPr>
            <w:tcW w:w="1560" w:type="dxa"/>
            <w:shd w:val="clear" w:color="auto" w:fill="F3F3F3"/>
          </w:tcPr>
          <w:p w14:paraId="0BAFDDC4" w14:textId="795F9141" w:rsidR="000178C7" w:rsidRPr="00B25E43" w:rsidRDefault="003230EC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2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6AA2362D" w14:textId="37A9E480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3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6C055A7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246BE28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6 (0-8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 xml:space="preserve"># </w:t>
            </w:r>
          </w:p>
        </w:tc>
        <w:tc>
          <w:tcPr>
            <w:tcW w:w="1843" w:type="dxa"/>
            <w:shd w:val="clear" w:color="auto" w:fill="F3F3F3"/>
          </w:tcPr>
          <w:p w14:paraId="59DDBBC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n.d.</w:t>
            </w:r>
          </w:p>
        </w:tc>
      </w:tr>
      <w:tr w:rsidR="005671F4" w:rsidRPr="00B25E43" w14:paraId="0AE058B2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2C06DE4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4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1E897E9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-Heptanone (Mono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1BC94C6E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23-19-3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1485E3F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05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6F864F1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1.8</w:t>
            </w:r>
          </w:p>
        </w:tc>
        <w:tc>
          <w:tcPr>
            <w:tcW w:w="1560" w:type="dxa"/>
            <w:shd w:val="clear" w:color="auto" w:fill="F3F3F3"/>
          </w:tcPr>
          <w:p w14:paraId="1FB7A41B" w14:textId="3B26D81D" w:rsidR="000178C7" w:rsidRPr="00B25E43" w:rsidRDefault="005056A9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8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0E943A10" w14:textId="74DB64D1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6784271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53DC8ECC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26 (18-43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4F5F021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9 (10-28)</w:t>
            </w:r>
          </w:p>
        </w:tc>
      </w:tr>
      <w:tr w:rsidR="005671F4" w:rsidRPr="00B25E43" w14:paraId="7BED171A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5BB74F7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5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26FBDC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-Hexanol (Mono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33CF59D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11-27-3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34B5BCC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48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3B18294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1.5</w:t>
            </w:r>
          </w:p>
        </w:tc>
        <w:tc>
          <w:tcPr>
            <w:tcW w:w="1560" w:type="dxa"/>
            <w:shd w:val="clear" w:color="auto" w:fill="F3F3F3"/>
          </w:tcPr>
          <w:p w14:paraId="48DE2EBC" w14:textId="40BE4682" w:rsidR="000178C7" w:rsidRPr="00B25E43" w:rsidRDefault="0091731D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7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28F4AD30" w14:textId="631F7526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4DA4D1D8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4713294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13 (9-0.20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 xml:space="preserve"># 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45237284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8 (6-11)</w:t>
            </w:r>
          </w:p>
        </w:tc>
      </w:tr>
      <w:tr w:rsidR="005671F4" w:rsidRPr="00B25E43" w14:paraId="0B898808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519C48E4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6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73A523D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-Hexanol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15C3D0E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 xml:space="preserve">626-93-7 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6A9F0F0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3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7310BB0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0.8</w:t>
            </w:r>
          </w:p>
        </w:tc>
        <w:tc>
          <w:tcPr>
            <w:tcW w:w="1560" w:type="dxa"/>
            <w:shd w:val="clear" w:color="auto" w:fill="F3F3F3"/>
          </w:tcPr>
          <w:p w14:paraId="22C37FAE" w14:textId="06C63D28" w:rsidR="000178C7" w:rsidRPr="00B25E43" w:rsidRDefault="0004112F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4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63E34DC3" w14:textId="0EB3CCC6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222B0C6E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6888A29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101 (52-172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5CD2516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30 (18-70)</w:t>
            </w:r>
          </w:p>
        </w:tc>
      </w:tr>
      <w:tr w:rsidR="005671F4" w:rsidRPr="00B25E43" w14:paraId="3A8E2D1E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3634437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7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0E0C2A2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-Hydroxy-2-Butanone (Di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03BA0DC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13-86-0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13AF95E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47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5216E6D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.1</w:t>
            </w:r>
          </w:p>
        </w:tc>
        <w:tc>
          <w:tcPr>
            <w:tcW w:w="1560" w:type="dxa"/>
            <w:shd w:val="clear" w:color="auto" w:fill="F3F3F3"/>
          </w:tcPr>
          <w:p w14:paraId="1BB1CD4D" w14:textId="41DB4EC9" w:rsidR="000178C7" w:rsidRPr="00B25E43" w:rsidRDefault="005056A9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  <w:vertAlign w:val="superscript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 xml:space="preserve">100% </w:t>
            </w:r>
            <w:r w:rsidRPr="00B25E43">
              <w:rPr>
                <w:rFonts w:ascii="Calibri" w:hAnsi="Calibri"/>
                <w:color w:val="000000"/>
                <w:sz w:val="14"/>
                <w:szCs w:val="14"/>
                <w:vertAlign w:val="superscript"/>
              </w:rPr>
              <w:t>$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53A25564" w14:textId="4105EF15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15B2B94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047A3AA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16 (9-26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 xml:space="preserve"># 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6029B19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8 (7-14)</w:t>
            </w:r>
          </w:p>
        </w:tc>
      </w:tr>
      <w:tr w:rsidR="005671F4" w:rsidRPr="00B25E43" w14:paraId="6E671663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7B65B42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8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07BC6D3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Isoprene (Mono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62B5DFEB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78-79-5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765C228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18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47A5349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.6</w:t>
            </w:r>
          </w:p>
        </w:tc>
        <w:tc>
          <w:tcPr>
            <w:tcW w:w="1560" w:type="dxa"/>
            <w:shd w:val="clear" w:color="auto" w:fill="F3F3F3"/>
          </w:tcPr>
          <w:p w14:paraId="0362DAA4" w14:textId="48DAA3AF" w:rsidR="000178C7" w:rsidRPr="00B25E43" w:rsidRDefault="0004112F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3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27DF4A77" w14:textId="0F1DC031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3C38874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5FA9A22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11 (8-14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09BE8E5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4 (3-8)</w:t>
            </w:r>
          </w:p>
        </w:tc>
      </w:tr>
      <w:tr w:rsidR="005671F4" w:rsidRPr="00B25E43" w14:paraId="07E1AE7B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03D2C70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9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482B3DE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Isoprene (Di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3DF37EC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78-79-5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415324F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95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2DBD993B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.6</w:t>
            </w:r>
          </w:p>
        </w:tc>
        <w:tc>
          <w:tcPr>
            <w:tcW w:w="1560" w:type="dxa"/>
            <w:shd w:val="clear" w:color="auto" w:fill="F3F3F3"/>
          </w:tcPr>
          <w:p w14:paraId="49D55E35" w14:textId="793582BE" w:rsidR="000178C7" w:rsidRPr="00B25E43" w:rsidRDefault="0004112F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 xml:space="preserve">100% </w:t>
            </w:r>
            <w:r w:rsidRPr="00B25E43">
              <w:rPr>
                <w:rFonts w:ascii="Calibri" w:hAnsi="Calibri"/>
                <w:color w:val="000000"/>
                <w:sz w:val="14"/>
                <w:szCs w:val="14"/>
                <w:vertAlign w:val="superscript"/>
              </w:rPr>
              <w:t>$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5DAC382F" w14:textId="026A79F5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9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32F4556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627DA46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26 (18-32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091864D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4 (0-6)</w:t>
            </w:r>
          </w:p>
        </w:tc>
      </w:tr>
      <w:tr w:rsidR="005671F4" w:rsidRPr="00B25E43" w14:paraId="16C30BF7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77EF496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0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31DFA80B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Isopropylamine (Mono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6C3E8DA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75-31-0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36CE2454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06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1D54755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.0</w:t>
            </w:r>
          </w:p>
        </w:tc>
        <w:tc>
          <w:tcPr>
            <w:tcW w:w="1560" w:type="dxa"/>
            <w:shd w:val="clear" w:color="auto" w:fill="F3F3F3"/>
          </w:tcPr>
          <w:p w14:paraId="26F26250" w14:textId="7E24CD11" w:rsidR="000178C7" w:rsidRPr="00B25E43" w:rsidRDefault="0004112F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00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4C278298" w14:textId="198BE58F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7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22C9ED3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379D40D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6 (1-8)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26CCB83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6 (3-12)</w:t>
            </w:r>
          </w:p>
        </w:tc>
      </w:tr>
      <w:tr w:rsidR="005671F4" w:rsidRPr="00B25E43" w14:paraId="0475729A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53AEC63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1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72F8053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S(-)-Limonene (Mono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FEE421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989-54-8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626A3E1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94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20DD4BCE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7.4</w:t>
            </w:r>
          </w:p>
        </w:tc>
        <w:tc>
          <w:tcPr>
            <w:tcW w:w="1560" w:type="dxa"/>
            <w:shd w:val="clear" w:color="auto" w:fill="F3F3F3"/>
          </w:tcPr>
          <w:p w14:paraId="43946E47" w14:textId="62807805" w:rsidR="000178C7" w:rsidRPr="00B25E43" w:rsidRDefault="00F341B8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77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64B1E7F0" w14:textId="3BB255DA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5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181BD4AE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7EBADFA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5 (2-9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62236F6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n.d.</w:t>
            </w:r>
          </w:p>
        </w:tc>
      </w:tr>
      <w:tr w:rsidR="005671F4" w:rsidRPr="00B25E43" w14:paraId="25DDB87E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28BA298E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2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08D8FB7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S(-)-Limonene (Di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0734A828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989-54-8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0A23AD6C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42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15C0C62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7.4</w:t>
            </w:r>
          </w:p>
        </w:tc>
        <w:tc>
          <w:tcPr>
            <w:tcW w:w="1560" w:type="dxa"/>
            <w:shd w:val="clear" w:color="auto" w:fill="F3F3F3"/>
          </w:tcPr>
          <w:p w14:paraId="24A5CEEA" w14:textId="62546EB6" w:rsidR="000178C7" w:rsidRPr="00B25E43" w:rsidRDefault="003230EC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2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1F7D94D1" w14:textId="30576AB8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2FC2CB9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5F08A25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38 (22-96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6948B89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35 (27-46)</w:t>
            </w:r>
          </w:p>
        </w:tc>
      </w:tr>
      <w:tr w:rsidR="005671F4" w:rsidRPr="00B25E43" w14:paraId="223B8514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45FB927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3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5F2FA1A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Methanol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415927C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7-56-1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145812A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478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11CF5E58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.5</w:t>
            </w:r>
          </w:p>
        </w:tc>
        <w:tc>
          <w:tcPr>
            <w:tcW w:w="1560" w:type="dxa"/>
            <w:shd w:val="clear" w:color="auto" w:fill="F3F3F3"/>
          </w:tcPr>
          <w:p w14:paraId="7845C5A2" w14:textId="33C90D01" w:rsidR="000178C7" w:rsidRPr="00B25E43" w:rsidRDefault="004A17CF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3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5B62FDC1" w14:textId="07FFB815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7FADC04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47B59A7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94 (88-101) 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1CF29B4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04 (96-111)</w:t>
            </w:r>
          </w:p>
        </w:tc>
      </w:tr>
      <w:tr w:rsidR="005671F4" w:rsidRPr="00B25E43" w14:paraId="42ABCDC9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606D100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4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530CCC7C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-Methyl-1-Butanol (Di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D0D992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23-51-3</w:t>
            </w:r>
          </w:p>
        </w:tc>
        <w:tc>
          <w:tcPr>
            <w:tcW w:w="1276" w:type="dxa"/>
            <w:shd w:val="clear" w:color="auto" w:fill="F3F3F3"/>
            <w:vAlign w:val="center"/>
          </w:tcPr>
          <w:p w14:paraId="7DB81F9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742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1B9FC75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5.0</w:t>
            </w:r>
          </w:p>
        </w:tc>
        <w:tc>
          <w:tcPr>
            <w:tcW w:w="1560" w:type="dxa"/>
            <w:shd w:val="clear" w:color="auto" w:fill="F3F3F3"/>
          </w:tcPr>
          <w:p w14:paraId="69CFE01D" w14:textId="422E0F64" w:rsidR="000178C7" w:rsidRPr="00B25E43" w:rsidRDefault="004F1CE5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6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5BAED0A2" w14:textId="27BBC70C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9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5C86BF0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385A4F4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18 (11-28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7B9FF5F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7 (3-11)</w:t>
            </w:r>
          </w:p>
        </w:tc>
      </w:tr>
      <w:tr w:rsidR="005671F4" w:rsidRPr="00B25E43" w14:paraId="3018D5FA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540275C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5</w:t>
            </w:r>
          </w:p>
        </w:tc>
        <w:tc>
          <w:tcPr>
            <w:tcW w:w="2552" w:type="dxa"/>
            <w:tcBorders>
              <w:top w:val="single" w:sz="4" w:space="0" w:color="auto"/>
              <w:bottom w:val="nil"/>
            </w:tcBorders>
            <w:shd w:val="clear" w:color="auto" w:fill="F3F3F3"/>
            <w:vAlign w:val="center"/>
          </w:tcPr>
          <w:p w14:paraId="7D6C4FDE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-Methylbutanal</w:t>
            </w:r>
          </w:p>
        </w:tc>
        <w:tc>
          <w:tcPr>
            <w:tcW w:w="1418" w:type="dxa"/>
            <w:tcBorders>
              <w:top w:val="single" w:sz="4" w:space="0" w:color="auto"/>
              <w:bottom w:val="nil"/>
            </w:tcBorders>
            <w:shd w:val="clear" w:color="auto" w:fill="F3F3F3"/>
            <w:vAlign w:val="center"/>
          </w:tcPr>
          <w:p w14:paraId="3F40E0EC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90-86-3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F3F3F3"/>
            <w:vAlign w:val="center"/>
          </w:tcPr>
          <w:p w14:paraId="37019F84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93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5451665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.6</w:t>
            </w:r>
          </w:p>
        </w:tc>
        <w:tc>
          <w:tcPr>
            <w:tcW w:w="1560" w:type="dxa"/>
            <w:shd w:val="clear" w:color="auto" w:fill="F3F3F3"/>
          </w:tcPr>
          <w:p w14:paraId="2C8245D9" w14:textId="2CFD77CA" w:rsidR="000178C7" w:rsidRPr="00B25E43" w:rsidRDefault="00F341B8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  <w:vertAlign w:val="superscript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 xml:space="preserve">100% </w:t>
            </w:r>
            <w:r w:rsidRPr="00B25E43">
              <w:rPr>
                <w:rFonts w:ascii="Calibri" w:hAnsi="Calibri"/>
                <w:color w:val="000000"/>
                <w:sz w:val="14"/>
                <w:szCs w:val="14"/>
                <w:vertAlign w:val="superscript"/>
              </w:rPr>
              <w:t>$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51D0EEB4" w14:textId="66D5A0AF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9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57623EF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6F165FD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20 (14-26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4866F02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n.d.</w:t>
            </w:r>
          </w:p>
        </w:tc>
      </w:tr>
      <w:tr w:rsidR="005671F4" w:rsidRPr="00B25E43" w14:paraId="763AEFA7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43D5935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lastRenderedPageBreak/>
              <w:t>36</w:t>
            </w:r>
          </w:p>
        </w:tc>
        <w:tc>
          <w:tcPr>
            <w:tcW w:w="2552" w:type="dxa"/>
            <w:tcBorders>
              <w:top w:val="nil"/>
              <w:bottom w:val="single" w:sz="4" w:space="0" w:color="auto"/>
            </w:tcBorders>
            <w:shd w:val="clear" w:color="auto" w:fill="F3F3F3"/>
            <w:vAlign w:val="center"/>
          </w:tcPr>
          <w:p w14:paraId="7381467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-Methylfuran (Dimer)</w:t>
            </w:r>
          </w:p>
        </w:tc>
        <w:tc>
          <w:tcPr>
            <w:tcW w:w="1418" w:type="dxa"/>
            <w:tcBorders>
              <w:top w:val="nil"/>
              <w:bottom w:val="single" w:sz="4" w:space="0" w:color="auto"/>
            </w:tcBorders>
            <w:shd w:val="clear" w:color="auto" w:fill="F3F3F3"/>
            <w:vAlign w:val="center"/>
          </w:tcPr>
          <w:p w14:paraId="417849D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34-22-5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3EB5D9C8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44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6170A03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.0</w:t>
            </w:r>
          </w:p>
        </w:tc>
        <w:tc>
          <w:tcPr>
            <w:tcW w:w="1560" w:type="dxa"/>
            <w:shd w:val="clear" w:color="auto" w:fill="F3F3F3"/>
          </w:tcPr>
          <w:p w14:paraId="4DC3EE34" w14:textId="5F590617" w:rsidR="000178C7" w:rsidRPr="00B25E43" w:rsidRDefault="00EF56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6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38BFB15B" w14:textId="1CBE5B5E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2D03B33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01FE556B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25 (19-30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 xml:space="preserve"># 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151F8B9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9 (15-23)</w:t>
            </w:r>
          </w:p>
        </w:tc>
      </w:tr>
      <w:tr w:rsidR="005671F4" w:rsidRPr="00B25E43" w14:paraId="699A2FC5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4E08DBAB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7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44E00EA8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-Methylpentane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629F0D3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07-83-5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0ACAA3B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11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1AF767D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.9</w:t>
            </w:r>
          </w:p>
        </w:tc>
        <w:tc>
          <w:tcPr>
            <w:tcW w:w="1560" w:type="dxa"/>
            <w:shd w:val="clear" w:color="auto" w:fill="F3F3F3"/>
          </w:tcPr>
          <w:p w14:paraId="4A1EE302" w14:textId="3F345596" w:rsidR="000178C7" w:rsidRPr="00B25E43" w:rsidRDefault="0091731D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7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20568994" w14:textId="70961E8C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32E8C5A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26F2D40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19 (11-31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4CBC29BE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6 (4-19)</w:t>
            </w:r>
          </w:p>
        </w:tc>
      </w:tr>
      <w:tr w:rsidR="005671F4" w:rsidRPr="00B25E43" w14:paraId="1E0C28EA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5B2778EC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 xml:space="preserve">38 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1456E634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-Octanol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64CA2504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11-87-5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39FAF94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718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6C39BEB4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8.0</w:t>
            </w:r>
          </w:p>
        </w:tc>
        <w:tc>
          <w:tcPr>
            <w:tcW w:w="1560" w:type="dxa"/>
            <w:shd w:val="clear" w:color="auto" w:fill="F3F3F3"/>
          </w:tcPr>
          <w:p w14:paraId="4255B377" w14:textId="754B8C40" w:rsidR="000178C7" w:rsidRPr="00B25E43" w:rsidRDefault="00EF56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8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7E55FC25" w14:textId="1DF7B133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8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43B701E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5ED14C3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5 (4-7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1E64DA01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4 (2-7)</w:t>
            </w:r>
          </w:p>
        </w:tc>
      </w:tr>
      <w:tr w:rsidR="005671F4" w:rsidRPr="00B25E43" w14:paraId="414C2167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538A569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9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7D29114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Pentanal (Di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B87FD79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10-62-3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1B13E56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94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655436B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.0</w:t>
            </w:r>
          </w:p>
        </w:tc>
        <w:tc>
          <w:tcPr>
            <w:tcW w:w="1560" w:type="dxa"/>
            <w:shd w:val="clear" w:color="auto" w:fill="F3F3F3"/>
          </w:tcPr>
          <w:p w14:paraId="69B9AC8E" w14:textId="20E2B1BB" w:rsidR="000178C7" w:rsidRPr="00B25E43" w:rsidRDefault="004A17CF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88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6AC51C2B" w14:textId="6CD2B013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5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26D6953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1126E833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5 (0-9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 xml:space="preserve"># 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1CA6AD1E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n.d.</w:t>
            </w:r>
          </w:p>
        </w:tc>
      </w:tr>
      <w:tr w:rsidR="005671F4" w:rsidRPr="00B25E43" w14:paraId="399B2CE3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20AA4D8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0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406CF71B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-Pentanone (Mono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F50901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96-22-0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40B48E8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46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69CDD35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7.4</w:t>
            </w:r>
          </w:p>
        </w:tc>
        <w:tc>
          <w:tcPr>
            <w:tcW w:w="1560" w:type="dxa"/>
            <w:shd w:val="clear" w:color="auto" w:fill="F3F3F3"/>
          </w:tcPr>
          <w:p w14:paraId="758B8978" w14:textId="352CFB5A" w:rsidR="000178C7" w:rsidRPr="00B25E43" w:rsidRDefault="00965EE1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71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1832D209" w14:textId="131DB3E8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70B053AC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3786D45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384 (181-640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4A8DB66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73 (49-163)</w:t>
            </w:r>
          </w:p>
        </w:tc>
      </w:tr>
      <w:tr w:rsidR="005671F4" w:rsidRPr="00B25E43" w14:paraId="3AED1387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1115E56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1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100E20D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-Pentanone (Di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090FC1F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96-22-0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3C8FCD2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63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73BD6CFC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7.4</w:t>
            </w:r>
          </w:p>
        </w:tc>
        <w:tc>
          <w:tcPr>
            <w:tcW w:w="1560" w:type="dxa"/>
            <w:shd w:val="clear" w:color="auto" w:fill="F3F3F3"/>
          </w:tcPr>
          <w:p w14:paraId="130373A3" w14:textId="715ABAD4" w:rsidR="000178C7" w:rsidRPr="00B25E43" w:rsidRDefault="0091731D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4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450B055E" w14:textId="0525B7A9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52D9D0D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092EE02B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21 (12-30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665A8D5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9 (7-12) </w:t>
            </w:r>
          </w:p>
        </w:tc>
      </w:tr>
      <w:tr w:rsidR="005671F4" w:rsidRPr="00B25E43" w14:paraId="30FF15B3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3413027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2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5852D364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-Propanol (Dimer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7C8491B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71-23-8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04D648D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17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2BB5E8AE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.2</w:t>
            </w:r>
          </w:p>
        </w:tc>
        <w:tc>
          <w:tcPr>
            <w:tcW w:w="1560" w:type="dxa"/>
            <w:shd w:val="clear" w:color="auto" w:fill="F3F3F3"/>
          </w:tcPr>
          <w:p w14:paraId="429590BD" w14:textId="033DCB78" w:rsidR="000178C7" w:rsidRPr="00B25E43" w:rsidRDefault="00CA6561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8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7CAC1CFF" w14:textId="0677F242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71E14EE8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6B9D064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14 (11-21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0205BBB7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8 (7-10)</w:t>
            </w:r>
          </w:p>
        </w:tc>
      </w:tr>
      <w:tr w:rsidR="005671F4" w:rsidRPr="00B25E43" w14:paraId="145FF1D1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44F0530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3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52AE7D6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Propofol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0B0D98E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78-54-8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3B0CB5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72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50766DA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52.4</w:t>
            </w:r>
          </w:p>
        </w:tc>
        <w:tc>
          <w:tcPr>
            <w:tcW w:w="1560" w:type="dxa"/>
            <w:shd w:val="clear" w:color="auto" w:fill="F3F3F3"/>
          </w:tcPr>
          <w:p w14:paraId="377236A6" w14:textId="74EC6802" w:rsidR="000178C7" w:rsidRPr="00B25E43" w:rsidRDefault="0091731D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1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6A59625A" w14:textId="7EDE766D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9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021F09D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7BCA1DBA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31 (24-54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13E35C7D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16 (0-35) </w:t>
            </w:r>
          </w:p>
        </w:tc>
      </w:tr>
      <w:tr w:rsidR="005671F4" w:rsidRPr="00B25E43" w14:paraId="4BE1EED2" w14:textId="77777777" w:rsidTr="000774A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3FCCA09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4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83892A6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o-Xylol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1D5EB815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95-47-6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55C8C5E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21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125E4688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2.4</w:t>
            </w:r>
          </w:p>
        </w:tc>
        <w:tc>
          <w:tcPr>
            <w:tcW w:w="1560" w:type="dxa"/>
            <w:shd w:val="clear" w:color="auto" w:fill="F3F3F3"/>
          </w:tcPr>
          <w:p w14:paraId="3427298C" w14:textId="5554F970" w:rsidR="000178C7" w:rsidRPr="00B25E43" w:rsidRDefault="00116389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7%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45C487AD" w14:textId="33A74C4E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9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1F95E180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53F8A352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6 (4-10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049E66FF" w14:textId="77777777" w:rsidR="000178C7" w:rsidRPr="00B25E43" w:rsidRDefault="000178C7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5 (2-9)</w:t>
            </w:r>
          </w:p>
        </w:tc>
      </w:tr>
      <w:tr w:rsidR="001D13B0" w:rsidRPr="00B25E43" w14:paraId="5CD0B53F" w14:textId="77777777" w:rsidTr="00C0023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3593D23F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5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02F57A35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unknown 1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</w:tcPr>
          <w:p w14:paraId="1E5DE307" w14:textId="65FA0738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12DB37A0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33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7EF1A274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7.5</w:t>
            </w:r>
          </w:p>
        </w:tc>
        <w:tc>
          <w:tcPr>
            <w:tcW w:w="1560" w:type="dxa"/>
            <w:shd w:val="clear" w:color="auto" w:fill="F3F3F3"/>
          </w:tcPr>
          <w:p w14:paraId="6EB45C48" w14:textId="05FC121A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16F2383A" w14:textId="5D71B833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6563B4C0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3D1A25FB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41 (29-53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2F2FEE2B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9 (14-59)</w:t>
            </w:r>
          </w:p>
        </w:tc>
      </w:tr>
      <w:tr w:rsidR="001D13B0" w:rsidRPr="00B25E43" w14:paraId="5EDC9AB6" w14:textId="77777777" w:rsidTr="00C0023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4DC6129E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6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42C52458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unknown 2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</w:tcPr>
          <w:p w14:paraId="201021DB" w14:textId="7ECDA3EA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5EF98E4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47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73C91D7F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8.4</w:t>
            </w:r>
          </w:p>
        </w:tc>
        <w:tc>
          <w:tcPr>
            <w:tcW w:w="1560" w:type="dxa"/>
            <w:shd w:val="clear" w:color="auto" w:fill="F3F3F3"/>
          </w:tcPr>
          <w:p w14:paraId="330C701E" w14:textId="324F11B0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057D7399" w14:textId="18453B9B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9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38C85BC5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79756E54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7 (5-11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29167D96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0 (0-8)</w:t>
            </w:r>
          </w:p>
        </w:tc>
      </w:tr>
      <w:tr w:rsidR="001D13B0" w:rsidRPr="00B25E43" w14:paraId="3BB200DD" w14:textId="77777777" w:rsidTr="00C0023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5028334C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7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3144DC21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unknown 3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</w:tcPr>
          <w:p w14:paraId="39BD9895" w14:textId="19A3EAF9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3993679E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16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66FAE9EB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2.5</w:t>
            </w:r>
          </w:p>
        </w:tc>
        <w:tc>
          <w:tcPr>
            <w:tcW w:w="1560" w:type="dxa"/>
            <w:shd w:val="clear" w:color="auto" w:fill="F3F3F3"/>
          </w:tcPr>
          <w:p w14:paraId="54F7837B" w14:textId="1E66672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42ECCE30" w14:textId="7F35FB52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7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11AEDDE8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7C83D848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6 (4-8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690D3B8A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5 (3-7)</w:t>
            </w:r>
          </w:p>
        </w:tc>
      </w:tr>
      <w:tr w:rsidR="001D13B0" w:rsidRPr="00B25E43" w14:paraId="67C819AE" w14:textId="77777777" w:rsidTr="00C0023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36D7EF0F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8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14FAE4F3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unknown 4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</w:tcPr>
          <w:p w14:paraId="782DF13A" w14:textId="26C93666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158C2BB1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77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3D74F540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3.5</w:t>
            </w:r>
          </w:p>
        </w:tc>
        <w:tc>
          <w:tcPr>
            <w:tcW w:w="1560" w:type="dxa"/>
            <w:shd w:val="clear" w:color="auto" w:fill="F3F3F3"/>
          </w:tcPr>
          <w:p w14:paraId="4A7CDADE" w14:textId="59901151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4AF16AD2" w14:textId="367BE7EA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9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2A9BDA93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381CFC8A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7 (6-11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4B110A61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4 (0-7)</w:t>
            </w:r>
          </w:p>
        </w:tc>
      </w:tr>
      <w:tr w:rsidR="001D13B0" w:rsidRPr="00B25E43" w14:paraId="506D4804" w14:textId="77777777" w:rsidTr="00C0023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028E1E60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49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1300D83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unknown 5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</w:tcPr>
          <w:p w14:paraId="4B831CC1" w14:textId="6B418EE3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7FF2F180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29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2627B017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.6</w:t>
            </w:r>
          </w:p>
        </w:tc>
        <w:tc>
          <w:tcPr>
            <w:tcW w:w="1560" w:type="dxa"/>
            <w:shd w:val="clear" w:color="auto" w:fill="F3F3F3"/>
          </w:tcPr>
          <w:p w14:paraId="220E5FEE" w14:textId="06F53B94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5B9B2E1B" w14:textId="32E54ED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6B44B426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45BFF6B0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22 (14-35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70679287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9 (8-32)</w:t>
            </w:r>
          </w:p>
        </w:tc>
      </w:tr>
      <w:tr w:rsidR="001D13B0" w:rsidRPr="00B25E43" w14:paraId="5E181C0E" w14:textId="77777777" w:rsidTr="00C0023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0B70AEC7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0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7CEDBC4A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unknown 6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</w:tcPr>
          <w:p w14:paraId="475D6555" w14:textId="0401C538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650550DB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69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17FBDFBE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3.8</w:t>
            </w:r>
          </w:p>
        </w:tc>
        <w:tc>
          <w:tcPr>
            <w:tcW w:w="1560" w:type="dxa"/>
            <w:shd w:val="clear" w:color="auto" w:fill="F3F3F3"/>
          </w:tcPr>
          <w:p w14:paraId="66019194" w14:textId="08FB4681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34C32B01" w14:textId="1C82EE6D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3E559AEF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752586EE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0 (0-8) 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3BB65CEF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5 (0-9)</w:t>
            </w:r>
          </w:p>
        </w:tc>
      </w:tr>
      <w:tr w:rsidR="001D13B0" w:rsidRPr="00B25E43" w14:paraId="5368FD01" w14:textId="77777777" w:rsidTr="00C0023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5DF9401E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1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3E1DA27B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unknown 7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</w:tcPr>
          <w:p w14:paraId="11EF0B86" w14:textId="030E66B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1A99C80F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05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189C99A7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.7</w:t>
            </w:r>
          </w:p>
        </w:tc>
        <w:tc>
          <w:tcPr>
            <w:tcW w:w="1560" w:type="dxa"/>
            <w:shd w:val="clear" w:color="auto" w:fill="F3F3F3"/>
          </w:tcPr>
          <w:p w14:paraId="1BEF84CA" w14:textId="2ACC7D02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4ABF69F8" w14:textId="653ACDA1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2C5121D1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3F8B16C8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20 (14-33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 xml:space="preserve"># 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55F5D7EA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12 (8-14)</w:t>
            </w:r>
          </w:p>
        </w:tc>
      </w:tr>
      <w:tr w:rsidR="001D13B0" w:rsidRPr="00B25E43" w14:paraId="2BEDAF39" w14:textId="77777777" w:rsidTr="00C0023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7DBEF6C3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2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20D8A28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unknown 8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</w:tcPr>
          <w:p w14:paraId="7C79E8FC" w14:textId="0CECD959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6BEBFE2F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447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57834DFB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.5</w:t>
            </w:r>
          </w:p>
        </w:tc>
        <w:tc>
          <w:tcPr>
            <w:tcW w:w="1560" w:type="dxa"/>
            <w:shd w:val="clear" w:color="auto" w:fill="F3F3F3"/>
          </w:tcPr>
          <w:p w14:paraId="1ABD7E5B" w14:textId="01E48DC5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6353683A" w14:textId="4EC5F10E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11D2754E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51EAEAF4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26 (23-31)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3C4486A1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30 (25-34)</w:t>
            </w:r>
          </w:p>
        </w:tc>
      </w:tr>
      <w:tr w:rsidR="001D13B0" w:rsidRPr="00B25E43" w14:paraId="0C390DDC" w14:textId="77777777" w:rsidTr="00C0023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5867E44A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3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4ADC8C5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unknown 9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</w:tcPr>
          <w:p w14:paraId="39FBF7E5" w14:textId="3B8CAC94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1261ED3A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492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51D68629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5.1</w:t>
            </w:r>
          </w:p>
        </w:tc>
        <w:tc>
          <w:tcPr>
            <w:tcW w:w="1560" w:type="dxa"/>
            <w:shd w:val="clear" w:color="auto" w:fill="F3F3F3"/>
          </w:tcPr>
          <w:p w14:paraId="431C4741" w14:textId="381F8274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2DE5C6A9" w14:textId="72A51B7C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63030D38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071F16A8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51 (27-94)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4EB4E16E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37 (16-130)</w:t>
            </w:r>
          </w:p>
        </w:tc>
      </w:tr>
      <w:tr w:rsidR="001D13B0" w:rsidRPr="00B25E43" w14:paraId="6EC5E86B" w14:textId="77777777" w:rsidTr="00C0023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03D55CAF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4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B515C0C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unknown 1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</w:tcPr>
          <w:p w14:paraId="6B451438" w14:textId="1731C732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54259CB5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444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41F9A90A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.0</w:t>
            </w:r>
          </w:p>
        </w:tc>
        <w:tc>
          <w:tcPr>
            <w:tcW w:w="1560" w:type="dxa"/>
            <w:shd w:val="clear" w:color="auto" w:fill="F3F3F3"/>
          </w:tcPr>
          <w:p w14:paraId="54706F70" w14:textId="2BDC6559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21D6C3F2" w14:textId="2EE64EF9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4727D030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5D6AA0E5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29 (27-35)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5EAB5AC4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34 (13-39)</w:t>
            </w:r>
          </w:p>
        </w:tc>
      </w:tr>
      <w:tr w:rsidR="001D13B0" w:rsidRPr="00B25E43" w14:paraId="4B41AE71" w14:textId="77777777" w:rsidTr="00C0023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39723B32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5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6E55BD69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unknown 11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</w:tcPr>
          <w:p w14:paraId="6A505396" w14:textId="60232CDA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6A397CE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38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6D038C68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.2</w:t>
            </w:r>
          </w:p>
        </w:tc>
        <w:tc>
          <w:tcPr>
            <w:tcW w:w="1560" w:type="dxa"/>
            <w:shd w:val="clear" w:color="auto" w:fill="F3F3F3"/>
          </w:tcPr>
          <w:p w14:paraId="79B25325" w14:textId="4128E392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3C2E5211" w14:textId="786FF260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580F1963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564DC22E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19 (9-30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001F490A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8 (7-10)</w:t>
            </w:r>
          </w:p>
        </w:tc>
      </w:tr>
      <w:tr w:rsidR="001D13B0" w:rsidRPr="00B25E43" w14:paraId="75C6E1B5" w14:textId="77777777" w:rsidTr="00C0023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31CE0C88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6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48C37959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unknown 12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</w:tcPr>
          <w:p w14:paraId="0E13312A" w14:textId="055D71B4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1151C5F8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482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092466EE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30.0</w:t>
            </w:r>
          </w:p>
        </w:tc>
        <w:tc>
          <w:tcPr>
            <w:tcW w:w="1560" w:type="dxa"/>
            <w:shd w:val="clear" w:color="auto" w:fill="F3F3F3"/>
          </w:tcPr>
          <w:p w14:paraId="4FEE56CC" w14:textId="58AF2284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548D75E7" w14:textId="492C9F76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5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51F0F6A9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constant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24337FC6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6 (0-13)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66B98241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7 (0-29)</w:t>
            </w:r>
          </w:p>
        </w:tc>
      </w:tr>
      <w:tr w:rsidR="001D13B0" w:rsidRPr="00B25E43" w14:paraId="7FC3A78B" w14:textId="77777777" w:rsidTr="00C0023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69CDE4BF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7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1ACD674E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unknown 13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</w:tcPr>
          <w:p w14:paraId="5500CEBC" w14:textId="5B1BABA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1B07F35E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80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1B10144C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.9</w:t>
            </w:r>
          </w:p>
        </w:tc>
        <w:tc>
          <w:tcPr>
            <w:tcW w:w="1560" w:type="dxa"/>
            <w:shd w:val="clear" w:color="auto" w:fill="F3F3F3"/>
          </w:tcPr>
          <w:p w14:paraId="4B92D6CE" w14:textId="51CC10EC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52E77576" w14:textId="05849D4A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1491FF25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3FF5E8A9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9 (6-15)  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57EB7A67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14 (12-17)  </w:t>
            </w:r>
          </w:p>
        </w:tc>
      </w:tr>
      <w:tr w:rsidR="001D13B0" w:rsidRPr="00B25E43" w14:paraId="1E58BFB7" w14:textId="77777777" w:rsidTr="00C0023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0FFF6F71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8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556303E9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unknown 14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</w:tcPr>
          <w:p w14:paraId="5299F4E2" w14:textId="2134FA3F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775469E0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697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7C6EA62A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0.8</w:t>
            </w:r>
          </w:p>
        </w:tc>
        <w:tc>
          <w:tcPr>
            <w:tcW w:w="1560" w:type="dxa"/>
            <w:shd w:val="clear" w:color="auto" w:fill="F3F3F3"/>
          </w:tcPr>
          <w:p w14:paraId="60727314" w14:textId="1CB207F3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3BE999C3" w14:textId="5B477C25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9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0BBC951A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5CB0AFF4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8 (6-13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015B159C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5 (4-9)</w:t>
            </w:r>
          </w:p>
        </w:tc>
      </w:tr>
      <w:tr w:rsidR="001D13B0" w:rsidRPr="00B25E43" w14:paraId="08FCA2CC" w14:textId="77777777" w:rsidTr="00C0023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4DBF923E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59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495A33CB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unknown 15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</w:tcPr>
          <w:p w14:paraId="2481DE0C" w14:textId="7400B8EA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3F3F3"/>
            <w:vAlign w:val="center"/>
          </w:tcPr>
          <w:p w14:paraId="25302A08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712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43C94D2C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7.4</w:t>
            </w:r>
          </w:p>
        </w:tc>
        <w:tc>
          <w:tcPr>
            <w:tcW w:w="1560" w:type="dxa"/>
            <w:shd w:val="clear" w:color="auto" w:fill="F3F3F3"/>
          </w:tcPr>
          <w:p w14:paraId="50A393C8" w14:textId="74E7C36D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1CA269C7" w14:textId="21B5A5BA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7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1DC0B423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04CB6914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 xml:space="preserve">10 (5-15) </w:t>
            </w:r>
            <w:r w:rsidRPr="00B25E43">
              <w:rPr>
                <w:rFonts w:asciiTheme="majorHAnsi" w:hAnsiTheme="majorHAnsi"/>
                <w:color w:val="000000"/>
                <w:sz w:val="14"/>
                <w:szCs w:val="14"/>
                <w:vertAlign w:val="superscript"/>
              </w:rPr>
              <w:t>#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0A8AC6E3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0 (0-6)</w:t>
            </w:r>
          </w:p>
        </w:tc>
      </w:tr>
      <w:tr w:rsidR="001D13B0" w:rsidRPr="00B25E43" w14:paraId="05D8C656" w14:textId="77777777" w:rsidTr="00C0023D">
        <w:trPr>
          <w:trHeight w:hRule="exact" w:val="227"/>
        </w:trPr>
        <w:tc>
          <w:tcPr>
            <w:tcW w:w="567" w:type="dxa"/>
            <w:shd w:val="clear" w:color="auto" w:fill="F3F3F3"/>
            <w:vAlign w:val="center"/>
          </w:tcPr>
          <w:p w14:paraId="5EFE25A7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-2234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60</w:t>
            </w:r>
          </w:p>
        </w:tc>
        <w:tc>
          <w:tcPr>
            <w:tcW w:w="2552" w:type="dxa"/>
            <w:tcBorders>
              <w:top w:val="single" w:sz="4" w:space="0" w:color="auto"/>
              <w:bottom w:val="nil"/>
            </w:tcBorders>
            <w:shd w:val="clear" w:color="auto" w:fill="F3F3F3"/>
            <w:vAlign w:val="center"/>
          </w:tcPr>
          <w:p w14:paraId="56F764B0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unknown 16</w:t>
            </w:r>
          </w:p>
        </w:tc>
        <w:tc>
          <w:tcPr>
            <w:tcW w:w="1418" w:type="dxa"/>
            <w:tcBorders>
              <w:top w:val="single" w:sz="4" w:space="0" w:color="auto"/>
              <w:bottom w:val="nil"/>
            </w:tcBorders>
            <w:shd w:val="clear" w:color="auto" w:fill="F3F3F3"/>
          </w:tcPr>
          <w:p w14:paraId="6BDE98CA" w14:textId="02570FEC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F3F3F3"/>
            <w:vAlign w:val="center"/>
          </w:tcPr>
          <w:p w14:paraId="559869F4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0.511</w:t>
            </w:r>
          </w:p>
        </w:tc>
        <w:tc>
          <w:tcPr>
            <w:tcW w:w="1275" w:type="dxa"/>
            <w:shd w:val="clear" w:color="auto" w:fill="F3F3F3"/>
            <w:vAlign w:val="center"/>
          </w:tcPr>
          <w:p w14:paraId="5325971F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5.4</w:t>
            </w:r>
          </w:p>
        </w:tc>
        <w:tc>
          <w:tcPr>
            <w:tcW w:w="1560" w:type="dxa"/>
            <w:shd w:val="clear" w:color="auto" w:fill="F3F3F3"/>
          </w:tcPr>
          <w:p w14:paraId="156AF356" w14:textId="7A4117BE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-</w:t>
            </w:r>
          </w:p>
        </w:tc>
        <w:tc>
          <w:tcPr>
            <w:tcW w:w="1701" w:type="dxa"/>
            <w:shd w:val="clear" w:color="auto" w:fill="F3F3F3"/>
            <w:vAlign w:val="center"/>
          </w:tcPr>
          <w:p w14:paraId="6423662A" w14:textId="2E6936E0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color w:val="000000"/>
                <w:sz w:val="14"/>
                <w:szCs w:val="14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13</w:t>
            </w:r>
          </w:p>
        </w:tc>
        <w:tc>
          <w:tcPr>
            <w:tcW w:w="1984" w:type="dxa"/>
            <w:shd w:val="clear" w:color="auto" w:fill="F3F3F3"/>
            <w:vAlign w:val="center"/>
          </w:tcPr>
          <w:p w14:paraId="3D13344C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="Calibri" w:hAnsi="Calibri"/>
                <w:sz w:val="14"/>
                <w:szCs w:val="14"/>
                <w:lang w:val="en-US"/>
              </w:rPr>
            </w:pPr>
            <w:r w:rsidRPr="00B25E43">
              <w:rPr>
                <w:rFonts w:ascii="Calibri" w:hAnsi="Calibri"/>
                <w:color w:val="000000"/>
                <w:sz w:val="14"/>
                <w:szCs w:val="14"/>
              </w:rPr>
              <w:t>decreasing *</w:t>
            </w:r>
          </w:p>
        </w:tc>
        <w:tc>
          <w:tcPr>
            <w:tcW w:w="1559" w:type="dxa"/>
            <w:shd w:val="clear" w:color="auto" w:fill="F3F3F3"/>
            <w:vAlign w:val="center"/>
          </w:tcPr>
          <w:p w14:paraId="24CA15B0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5 (0-11)</w:t>
            </w:r>
          </w:p>
        </w:tc>
        <w:tc>
          <w:tcPr>
            <w:tcW w:w="1843" w:type="dxa"/>
            <w:shd w:val="clear" w:color="auto" w:fill="F3F3F3"/>
            <w:vAlign w:val="center"/>
          </w:tcPr>
          <w:p w14:paraId="77AEBEC0" w14:textId="77777777" w:rsidR="001D13B0" w:rsidRPr="00B25E43" w:rsidRDefault="001D13B0" w:rsidP="005671F4">
            <w:pPr>
              <w:widowControl w:val="0"/>
              <w:autoSpaceDE w:val="0"/>
              <w:autoSpaceDN w:val="0"/>
              <w:adjustRightInd w:val="0"/>
              <w:spacing w:after="240" w:line="480" w:lineRule="auto"/>
              <w:ind w:right="515"/>
              <w:jc w:val="both"/>
              <w:rPr>
                <w:rFonts w:asciiTheme="majorHAnsi" w:hAnsiTheme="majorHAnsi"/>
                <w:color w:val="000000"/>
                <w:sz w:val="14"/>
                <w:szCs w:val="14"/>
              </w:rPr>
            </w:pPr>
            <w:r w:rsidRPr="00B25E43">
              <w:rPr>
                <w:rFonts w:asciiTheme="majorHAnsi" w:hAnsiTheme="majorHAnsi"/>
                <w:color w:val="000000"/>
                <w:sz w:val="14"/>
                <w:szCs w:val="14"/>
              </w:rPr>
              <w:t>4 (0-12)</w:t>
            </w:r>
          </w:p>
        </w:tc>
      </w:tr>
    </w:tbl>
    <w:p w14:paraId="683D8B03" w14:textId="77777777" w:rsidR="00764B98" w:rsidRPr="00B25E43" w:rsidRDefault="00764B98" w:rsidP="00764B98">
      <w:pPr>
        <w:widowControl w:val="0"/>
        <w:autoSpaceDE w:val="0"/>
        <w:autoSpaceDN w:val="0"/>
        <w:adjustRightInd w:val="0"/>
        <w:spacing w:after="240" w:line="480" w:lineRule="auto"/>
        <w:ind w:left="-709" w:right="515"/>
        <w:jc w:val="both"/>
        <w:rPr>
          <w:rFonts w:ascii="Calibri" w:eastAsia="Times New Roman" w:hAnsi="Calibri" w:cs="Times New Roman"/>
          <w:sz w:val="20"/>
          <w:szCs w:val="20"/>
          <w:lang w:val="en-US"/>
        </w:rPr>
      </w:pPr>
    </w:p>
    <w:p w14:paraId="1C0ACDA8" w14:textId="62253243" w:rsidR="005C7E92" w:rsidRPr="00254BE3" w:rsidRDefault="00764B98" w:rsidP="00254BE3">
      <w:pPr>
        <w:spacing w:line="480" w:lineRule="auto"/>
        <w:ind w:left="-851" w:right="-619"/>
        <w:jc w:val="both"/>
        <w:rPr>
          <w:rFonts w:ascii="Calibri" w:eastAsia="Times New Roman" w:hAnsi="Calibri" w:cs="Times New Roman"/>
          <w:sz w:val="20"/>
          <w:szCs w:val="20"/>
          <w:lang w:val="en-US"/>
        </w:rPr>
      </w:pPr>
      <w:r w:rsidRPr="00B25E43">
        <w:rPr>
          <w:rFonts w:ascii="Calibri" w:eastAsia="Times New Roman" w:hAnsi="Calibri" w:cs="Times New Roman"/>
          <w:sz w:val="20"/>
          <w:szCs w:val="20"/>
          <w:lang w:val="en-US"/>
        </w:rPr>
        <w:t xml:space="preserve">Volatile organic compounds in expired air of ventilated patients with acute </w:t>
      </w:r>
      <w:r w:rsidR="00826BC5">
        <w:rPr>
          <w:rFonts w:ascii="Calibri" w:eastAsia="Times New Roman" w:hAnsi="Calibri" w:cs="Times New Roman"/>
          <w:sz w:val="20"/>
          <w:szCs w:val="20"/>
          <w:lang w:val="en-US"/>
        </w:rPr>
        <w:t>kidney injury</w:t>
      </w:r>
      <w:r w:rsidRPr="00B25E43">
        <w:rPr>
          <w:rFonts w:ascii="Calibri" w:eastAsia="Times New Roman" w:hAnsi="Calibri" w:cs="Times New Roman"/>
          <w:sz w:val="20"/>
          <w:szCs w:val="20"/>
          <w:lang w:val="en-US"/>
        </w:rPr>
        <w:t xml:space="preserve"> before initiation of hemodialysis. Retention and drift times are given for the IMS chromatogram. </w:t>
      </w:r>
      <w:r w:rsidR="00254BE3" w:rsidRPr="00B25E43">
        <w:rPr>
          <w:rFonts w:ascii="Calibri" w:eastAsia="Times New Roman" w:hAnsi="Calibri" w:cs="Times New Roman"/>
          <w:sz w:val="20"/>
          <w:szCs w:val="20"/>
          <w:lang w:val="en-US"/>
        </w:rPr>
        <w:t>Peak area overlapping describes the relative agreement of the chromatogram with the reference chromatogram of the database. Unknown volatiles were designated only by unique peak numbers.</w:t>
      </w:r>
      <w:r w:rsidRPr="00B25E43">
        <w:rPr>
          <w:rFonts w:ascii="Calibri" w:eastAsia="Times New Roman" w:hAnsi="Calibri" w:cs="Times New Roman"/>
          <w:sz w:val="20"/>
          <w:szCs w:val="20"/>
          <w:lang w:val="en-US"/>
        </w:rPr>
        <w:t xml:space="preserve">* p&lt;0.05, significant decreasing intensities during hemodialysis treatment compared to baseline values (ANOVA); </w:t>
      </w:r>
      <w:r w:rsidRPr="00B25E43">
        <w:rPr>
          <w:rFonts w:ascii="Calibri" w:eastAsia="Times New Roman" w:hAnsi="Calibri" w:cs="Times New Roman"/>
          <w:sz w:val="20"/>
          <w:szCs w:val="20"/>
          <w:vertAlign w:val="superscript"/>
          <w:lang w:val="en-US"/>
        </w:rPr>
        <w:t>#</w:t>
      </w:r>
      <w:r w:rsidRPr="00B25E43">
        <w:rPr>
          <w:rFonts w:ascii="Calibri" w:eastAsia="Times New Roman" w:hAnsi="Calibri" w:cs="Times New Roman"/>
          <w:sz w:val="20"/>
          <w:szCs w:val="20"/>
          <w:lang w:val="en-US"/>
        </w:rPr>
        <w:t xml:space="preserve"> p&lt;0.05, significant higher intensities in expired air of patients with acute renal failure compared to control group with normal renal function (Mann-Whitney Rank Sum Test), all data shown as median (25%-75% percentiles); </w:t>
      </w:r>
      <w:r w:rsidRPr="00B25E43">
        <w:rPr>
          <w:rFonts w:ascii="Calibri" w:eastAsia="Times New Roman" w:hAnsi="Calibri" w:cs="Times New Roman"/>
          <w:sz w:val="20"/>
          <w:szCs w:val="20"/>
          <w:vertAlign w:val="superscript"/>
          <w:lang w:val="en-US"/>
        </w:rPr>
        <w:t>§</w:t>
      </w:r>
      <w:r w:rsidRPr="00B25E43">
        <w:rPr>
          <w:rFonts w:ascii="Calibri" w:eastAsia="Times New Roman" w:hAnsi="Calibri" w:cs="Times New Roman"/>
          <w:sz w:val="20"/>
          <w:szCs w:val="20"/>
          <w:lang w:val="en-US"/>
        </w:rPr>
        <w:t xml:space="preserve"> data obtained from </w:t>
      </w:r>
      <w:r w:rsidRPr="00B25E43">
        <w:rPr>
          <w:rFonts w:ascii="Calibri" w:eastAsia="Times New Roman" w:hAnsi="Calibri" w:cs="Times New Roman"/>
          <w:sz w:val="20"/>
          <w:szCs w:val="20"/>
          <w:lang w:val="en-US"/>
        </w:rPr>
        <w:fldChar w:fldCharType="begin" w:fldLock="1"/>
      </w:r>
      <w:r w:rsidRPr="00B25E43">
        <w:rPr>
          <w:rFonts w:ascii="Calibri" w:eastAsia="Times New Roman" w:hAnsi="Calibri" w:cs="Times New Roman"/>
          <w:sz w:val="20"/>
          <w:szCs w:val="20"/>
          <w:lang w:val="en-US"/>
        </w:rPr>
        <w:instrText>ADDIN CSL_CITATION { "citationItems" : [ { "id" : "ITEM-1", "itemData" : { "DOI" : "10.1186/s12890-017-0460-0", "ISSN" : "1471-2466", "author" : [ { "dropping-particle" : "", "family" : "H\u00fcppe", "given" : "Tobias", "non-dropping-particle" : "", "parse-names" : false, "suffix" : "" }, { "dropping-particle" : "", "family" : "Lorenz", "given" : "Dominik", "non-dropping-particle" : "", "parse-names" : false, "suffix" : "" }, { "dropping-particle" : "", "family" : "Wachowiak", "given" : "Mario", "non-dropping-particle" : "", "parse-names" : false, "suffix" : "" }, { "dropping-particle" : "", "family" : "Maurer", "given" : "Felix", "non-dropping-particle" : "", "parse-names" : false, "suffix" : "" }, { "dropping-particle" : "", "family" : "Meiser", "given" : "Andreas", "non-dropping-particle" : "", "parse-names" : false, "suffix" : "" }, { "dropping-particle" : "", "family" : "Groesdonk", "given" : "Heinrich", "non-dropping-particle" : "", "parse-names" : false, "suffix" : "" }, { "dropping-particle" : "", "family" : "Fink", "given" : "Tobias", "non-dropping-particle" : "", "parse-names" : false, "suffix" : "" }, { "dropping-particle" : "", "family" : "Sessler", "given" : "Daniel I.", "non-dropping-particle" : "", "parse-names" : false, "suffix" : "" }, { "dropping-particle" : "", "family" : "Kreuer", "given" : "Sascha", "non-dropping-particle" : "", "parse-names" : false, "suffix" : "" } ], "container-title" : "BMC Pulmonary Medicine", "id" : "ITEM-1", "issue" : "1", "issued" : { "date-parts" : [ [ "2017" ] ] }, "page" : "116", "publisher" : "BMC Pulmonary Medicine", "title" : "Volatile organic compounds in ventilated critical care patients: a systematic evaluation of cofactors", "type" : "article-journal", "volume" : "17" }, "uris" : [ "http://www.mendeley.com/documents/?uuid=735f9078-e0f1-46be-9a63-3a38539b1412" ] } ], "mendeley" : { "formattedCitation" : "(14)", "plainTextFormattedCitation" : "(14)", "previouslyFormattedCitation" : "(14)" }, "properties" : {  }, "schema" : "https://github.com/citation-style-language/schema/raw/master/csl-citation.json" }</w:instrText>
      </w:r>
      <w:r w:rsidRPr="00B25E43">
        <w:rPr>
          <w:rFonts w:ascii="Calibri" w:eastAsia="Times New Roman" w:hAnsi="Calibri" w:cs="Times New Roman"/>
          <w:sz w:val="20"/>
          <w:szCs w:val="20"/>
          <w:lang w:val="en-US"/>
        </w:rPr>
        <w:fldChar w:fldCharType="separate"/>
      </w:r>
      <w:r w:rsidRPr="00B25E43">
        <w:rPr>
          <w:rFonts w:ascii="Calibri" w:eastAsia="Times New Roman" w:hAnsi="Calibri" w:cs="Times New Roman"/>
          <w:noProof/>
          <w:sz w:val="20"/>
          <w:szCs w:val="20"/>
          <w:lang w:val="en-US"/>
        </w:rPr>
        <w:t>(14)</w:t>
      </w:r>
      <w:r w:rsidRPr="00B25E43">
        <w:rPr>
          <w:rFonts w:ascii="Calibri" w:eastAsia="Times New Roman" w:hAnsi="Calibri" w:cs="Times New Roman"/>
          <w:sz w:val="20"/>
          <w:szCs w:val="20"/>
          <w:lang w:val="en-US"/>
        </w:rPr>
        <w:fldChar w:fldCharType="end"/>
      </w:r>
      <w:r w:rsidRPr="00B25E43">
        <w:rPr>
          <w:rFonts w:ascii="Calibri" w:eastAsia="Times New Roman" w:hAnsi="Calibri" w:cs="Times New Roman"/>
          <w:sz w:val="20"/>
          <w:szCs w:val="20"/>
          <w:lang w:val="en-US"/>
        </w:rPr>
        <w:t xml:space="preserve">. </w:t>
      </w:r>
      <w:r w:rsidR="0004112F" w:rsidRPr="00B25E43">
        <w:rPr>
          <w:rFonts w:ascii="Calibri" w:eastAsia="Times New Roman" w:hAnsi="Calibri" w:cs="Times New Roman"/>
          <w:sz w:val="20"/>
          <w:szCs w:val="20"/>
          <w:vertAlign w:val="superscript"/>
          <w:lang w:val="en-US"/>
        </w:rPr>
        <w:t>$</w:t>
      </w:r>
      <w:r w:rsidR="00254BE3" w:rsidRPr="00B25E43">
        <w:rPr>
          <w:rFonts w:ascii="Calibri" w:eastAsia="Times New Roman" w:hAnsi="Calibri" w:cs="Times New Roman"/>
          <w:sz w:val="20"/>
          <w:szCs w:val="20"/>
          <w:lang w:val="en-US"/>
        </w:rPr>
        <w:t xml:space="preserve"> Volatile compound was verified by pure substance measurement</w:t>
      </w:r>
      <w:r w:rsidR="0004112F" w:rsidRPr="00B25E43">
        <w:rPr>
          <w:rFonts w:ascii="Calibri" w:eastAsia="Times New Roman" w:hAnsi="Calibri" w:cs="Times New Roman"/>
          <w:sz w:val="20"/>
          <w:szCs w:val="20"/>
          <w:lang w:val="en-US"/>
        </w:rPr>
        <w:t xml:space="preserve">. </w:t>
      </w:r>
      <w:r w:rsidRPr="00B25E43">
        <w:rPr>
          <w:rFonts w:ascii="Calibri" w:eastAsia="Times New Roman" w:hAnsi="Calibri" w:cs="Times New Roman"/>
          <w:sz w:val="20"/>
          <w:szCs w:val="20"/>
          <w:lang w:val="en-US"/>
        </w:rPr>
        <w:t>CAS-Number = Chemical Abstracts Service Number; VOC = Volatile Organic Compound; n.d. = not detectable.</w:t>
      </w:r>
    </w:p>
    <w:sectPr w:rsidR="005C7E92" w:rsidRPr="00254BE3" w:rsidSect="00764B98">
      <w:pgSz w:w="16817" w:h="11901" w:orient="landscape"/>
      <w:pgMar w:top="1418" w:right="1134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64B98"/>
    <w:rsid w:val="000178C7"/>
    <w:rsid w:val="0004112F"/>
    <w:rsid w:val="000543BC"/>
    <w:rsid w:val="000774AD"/>
    <w:rsid w:val="00116389"/>
    <w:rsid w:val="001D13B0"/>
    <w:rsid w:val="00250EE1"/>
    <w:rsid w:val="00254BE3"/>
    <w:rsid w:val="002E45EF"/>
    <w:rsid w:val="003230EC"/>
    <w:rsid w:val="00447D09"/>
    <w:rsid w:val="004A17CF"/>
    <w:rsid w:val="004F1CE5"/>
    <w:rsid w:val="005056A9"/>
    <w:rsid w:val="005671F4"/>
    <w:rsid w:val="005A49C4"/>
    <w:rsid w:val="005C7E92"/>
    <w:rsid w:val="0068300D"/>
    <w:rsid w:val="006C6A51"/>
    <w:rsid w:val="006F2349"/>
    <w:rsid w:val="00764B98"/>
    <w:rsid w:val="008129B0"/>
    <w:rsid w:val="00826BC5"/>
    <w:rsid w:val="0091731D"/>
    <w:rsid w:val="00965EE1"/>
    <w:rsid w:val="009F790A"/>
    <w:rsid w:val="00AA702D"/>
    <w:rsid w:val="00AB0E31"/>
    <w:rsid w:val="00AE6D9B"/>
    <w:rsid w:val="00B25E43"/>
    <w:rsid w:val="00B50DB5"/>
    <w:rsid w:val="00CA6561"/>
    <w:rsid w:val="00DB6905"/>
    <w:rsid w:val="00E95882"/>
    <w:rsid w:val="00EA57A1"/>
    <w:rsid w:val="00EF56B0"/>
    <w:rsid w:val="00F341B8"/>
    <w:rsid w:val="00F436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7C2E43B"/>
  <w14:defaultImageDpi w14:val="300"/>
  <w15:docId w15:val="{C1663686-FC18-4A13-B4C7-1D72472068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64B9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64B98"/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187</Words>
  <Characters>6768</Characters>
  <Application>Microsoft Office Word</Application>
  <DocSecurity>0</DocSecurity>
  <Lines>56</Lines>
  <Paragraphs>15</Paragraphs>
  <ScaleCrop>false</ScaleCrop>
  <Company/>
  <LinksUpToDate>false</LinksUpToDate>
  <CharactersWithSpaces>79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bias Hüppe</dc:creator>
  <cp:keywords/>
  <dc:description/>
  <cp:lastModifiedBy>Baeuerlein, Christopher</cp:lastModifiedBy>
  <cp:revision>36</cp:revision>
  <dcterms:created xsi:type="dcterms:W3CDTF">2018-03-29T08:56:00Z</dcterms:created>
  <dcterms:modified xsi:type="dcterms:W3CDTF">2018-10-09T11:55:00Z</dcterms:modified>
</cp:coreProperties>
</file>